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2C20EB" w:rsidRDefault="006B3D28" w:rsidP="008A4E97">
      <w:pPr>
        <w:pStyle w:val="Subtitle"/>
        <w:spacing w:line="240" w:lineRule="auto"/>
        <w:jc w:val="left"/>
        <w:rPr>
          <w:sz w:val="28"/>
        </w:rPr>
      </w:pPr>
      <w:r w:rsidRPr="002C20EB">
        <w:rPr>
          <w:sz w:val="28"/>
        </w:rPr>
        <w:t xml:space="preserve">Running title: </w:t>
      </w:r>
      <w:r w:rsidR="00C767AE" w:rsidRPr="00C767AE">
        <w:rPr>
          <w:b w:val="0"/>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3"/>
      <w:commentRangeStart w:id="4"/>
      <w:commentRangeStart w:id="5"/>
      <w:r>
        <w:t xml:space="preserve">tree </w:t>
      </w:r>
      <w:commentRangeEnd w:id="3"/>
      <w:r w:rsidR="00236CF0">
        <w:rPr>
          <w:rStyle w:val="CommentReference"/>
          <w:rFonts w:ascii="Times New Roman" w:hAnsiTheme="minorHAnsi"/>
        </w:rPr>
        <w:commentReference w:id="3"/>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4"/>
      <w:r w:rsidR="00236CF0">
        <w:rPr>
          <w:rStyle w:val="CommentReference"/>
          <w:rFonts w:ascii="Times New Roman" w:hAnsiTheme="minorHAnsi"/>
        </w:rPr>
        <w:commentReference w:id="4"/>
      </w:r>
      <w:commentRangeEnd w:id="5"/>
      <w:r w:rsidR="00C6184E">
        <w:rPr>
          <w:rStyle w:val="CommentReference"/>
          <w:rFonts w:ascii="Times New Roman" w:hAnsiTheme="minorHAnsi"/>
        </w:rPr>
        <w:commentReference w:id="5"/>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6" w:name="comparing-regions-environmental-heteroge"/>
      <w:r>
        <w:t>2.1</w:t>
      </w:r>
      <w:r w:rsidR="00F31AF3">
        <w:t>:</w:t>
      </w:r>
      <w:r>
        <w:t xml:space="preserve"> </w:t>
      </w:r>
      <w:r w:rsidR="00D04776">
        <w:t>Comparing species richness</w:t>
      </w:r>
    </w:p>
    <w:p w14:paraId="52348C6B" w14:textId="5FBE60B0"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below) originating from coastal pixels at the 0.05</w:t>
      </w:r>
      <w:r w:rsidR="00841086">
        <w:rPr>
          <w:rFonts w:cstheme="majorBidi"/>
        </w:rPr>
        <w:t>° resolution</w:t>
      </w:r>
      <w:r w:rsidR="00D52E5F">
        <w:rPr>
          <w:rFonts w:cstheme="majorBidi"/>
        </w:rPr>
        <w:t>. This excluded any relationships exhibited in coastal/</w:t>
      </w:r>
      <w:proofErr w:type="spellStart"/>
      <w:r w:rsidR="00D52E5F">
        <w:rPr>
          <w:rFonts w:cstheme="majorBidi"/>
        </w:rPr>
        <w:t>dunal</w:t>
      </w:r>
      <w:proofErr w:type="spellEnd"/>
      <w:r w:rsidR="00D52E5F">
        <w:rPr>
          <w:rFonts w:cstheme="majorBidi"/>
        </w:rPr>
        <w:t xml:space="preserve">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lastRenderedPageBreak/>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100E49"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100E49"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6"/>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BE0660">
        <w:rPr>
          <w:highlight w:val="yellow"/>
        </w:rPr>
        <w:t>considered regionally important</w:t>
      </w:r>
      <w:r w:rsidR="004066C3" w:rsidRPr="00BE0660">
        <w:rPr>
          <w:highlight w:val="yellow"/>
        </w:rPr>
        <w:t xml:space="preserve"> and </w:t>
      </w:r>
      <w:r w:rsidR="0062793F">
        <w:rPr>
          <w:highlight w:val="yellow"/>
        </w:rPr>
        <w:t>i</w:t>
      </w:r>
      <w:r w:rsidR="004066C3" w:rsidRPr="00BE0660">
        <w:rPr>
          <w:highlight w:val="yellow"/>
        </w:rPr>
        <w:t>ndependent</w:t>
      </w:r>
      <w:r w:rsidR="00780F37">
        <w:t xml:space="preserve"> (see Figure S1–3)</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4)</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7" w:name="environmental-heterogeneity-as-an-explan"/>
      <w:r>
        <w:t>2.3</w:t>
      </w:r>
      <w:r w:rsidR="0009179A">
        <w:t>:</w:t>
      </w:r>
      <w:r>
        <w:t xml:space="preserve"> </w:t>
      </w:r>
      <w:r w:rsidR="005F0FFB">
        <w:t>Environmental heterogeneity as an explanation of species richness</w:t>
      </w:r>
      <w:bookmarkEnd w:id="7"/>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2927EE59"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proofErr w:type="gramStart"/>
      <w:r w:rsidR="00887059">
        <w:t>purpose</w:t>
      </w:r>
      <w:proofErr w:type="gramEnd"/>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w:t>
      </w:r>
      <w:r w:rsidR="00844FEA">
        <w:lastRenderedPageBreak/>
        <w:t xml:space="preserve">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8" w:name="results"/>
      <w:r>
        <w:t>3</w:t>
      </w:r>
      <w:r w:rsidR="00E4661A">
        <w:t>:</w:t>
      </w:r>
      <w:r>
        <w:t xml:space="preserve"> </w:t>
      </w:r>
      <w:r w:rsidR="00D04776">
        <w:t>Results</w:t>
      </w:r>
      <w:bookmarkEnd w:id="8"/>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9012639"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unit area is similar at the QDS- (Figure 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2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604263">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543D1C1" w:rsidR="002C32D6" w:rsidRPr="003F5B2B" w:rsidRDefault="002C32D6" w:rsidP="002C32D6">
      <w:pPr>
        <w:pStyle w:val="BodyText"/>
        <w:rPr>
          <w:i/>
        </w:rPr>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Figure 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t>2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proofErr w:type="gramStart"/>
      <w:r w:rsidR="00EF0EC1">
        <w:t>general</w:t>
      </w:r>
      <w:proofErr w:type="gramEnd"/>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5351E3EE"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w:t>
      </w:r>
      <w:r w:rsidR="001A7D58">
        <w:rPr>
          <w:rFonts w:eastAsiaTheme="minorEastAsia" w:cstheme="majorBidi"/>
        </w:rPr>
        <w:lastRenderedPageBreak/>
        <w:t>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807C54">
        <w:rPr>
          <w:rFonts w:eastAsiaTheme="minorEastAsia" w:cstheme="majorBidi"/>
          <w:highlight w:val="yellow"/>
        </w:rPr>
        <w:t xml:space="preserve">see also Figure </w:t>
      </w:r>
      <w:r w:rsidR="00CE206A">
        <w:rPr>
          <w:rFonts w:eastAsiaTheme="minorEastAsia" w:cstheme="majorBidi"/>
          <w:highlight w:val="yellow"/>
        </w:rPr>
        <w:t>3a</w:t>
      </w:r>
      <w:r w:rsidR="00B2312C">
        <w:rPr>
          <w:rFonts w:eastAsiaTheme="minorEastAsia" w:cstheme="majorBidi"/>
        </w:rPr>
        <w:t>)</w:t>
      </w:r>
      <w:r w:rsidR="001A7D58">
        <w:rPr>
          <w:rFonts w:eastAsiaTheme="minorEastAsia" w:cstheme="majorBidi"/>
        </w:rPr>
        <w:t>.</w:t>
      </w:r>
    </w:p>
    <w:p w14:paraId="6B93ECCA" w14:textId="4A934683"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32574D">
        <w:t xml:space="preserve">. </w:t>
      </w:r>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main effects of these variables.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46CBE008"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Figure 5</w:t>
      </w:r>
      <w:r w:rsidR="005D74C8" w:rsidRPr="005D74C8">
        <w:t>e–h</w:t>
      </w:r>
      <w:r w:rsidR="001B4B9F" w:rsidRPr="00514C5C">
        <w:t xml:space="preserve">; </w:t>
      </w:r>
      <w:r w:rsidR="004C30F1" w:rsidRPr="00514C5C">
        <w:t>S</w:t>
      </w:r>
      <w:r w:rsidR="00514C5C" w:rsidRPr="00514C5C">
        <w:t>5e–h; S6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8,9)</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w:t>
      </w:r>
      <w:r w:rsidR="008374CE" w:rsidRPr="008374CE">
        <w:rPr>
          <w:highlight w:val="yellow"/>
        </w:rPr>
        <w:t>SI</w:t>
      </w:r>
      <w:r w:rsidR="00664EED">
        <w:t>)</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9"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 xml:space="preserve">coefficients associated with environmental </w:t>
      </w:r>
      <w:r w:rsidR="006435FF">
        <w:lastRenderedPageBreak/>
        <w:t>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10"/>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10"/>
      <w:r w:rsidR="00A57067">
        <w:rPr>
          <w:rStyle w:val="CommentReference"/>
          <w:rFonts w:ascii="Times New Roman" w:hAnsiTheme="minorHAnsi"/>
        </w:rPr>
        <w:commentReference w:id="10"/>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lastRenderedPageBreak/>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11"/>
      <w:r w:rsidR="002D35E5">
        <w:t>2017</w:t>
      </w:r>
      <w:commentRangeEnd w:id="11"/>
      <w:r w:rsidR="00AD171B">
        <w:rPr>
          <w:rStyle w:val="CommentReference"/>
          <w:rFonts w:ascii="Times New Roman" w:hAnsiTheme="minorHAnsi"/>
        </w:rPr>
        <w:commentReference w:id="11"/>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w:t>
      </w:r>
      <w:r w:rsidR="00A44F62">
        <w:lastRenderedPageBreak/>
        <w:t xml:space="preserve">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12"/>
      <w:r w:rsidR="00C250BB">
        <w:t>2018</w:t>
      </w:r>
      <w:commentRangeEnd w:id="12"/>
      <w:r w:rsidR="00D72F4D">
        <w:rPr>
          <w:rStyle w:val="CommentReference"/>
          <w:rFonts w:ascii="Times New Roman" w:hAnsiTheme="minorHAnsi"/>
        </w:rPr>
        <w:commentReference w:id="12"/>
      </w:r>
      <w:r w:rsidR="00C250BB">
        <w:t>)</w:t>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t>Froend</w:t>
      </w:r>
      <w:proofErr w:type="spellEnd"/>
      <w:r w:rsidR="00D51B17">
        <w:t xml:space="preserve">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proofErr w:type="spellStart"/>
      <w:r w:rsidR="00AB7C3A">
        <w:rPr>
          <w:sz w:val="24"/>
          <w:szCs w:val="24"/>
        </w:rPr>
        <w:t>Kreft</w:t>
      </w:r>
      <w:proofErr w:type="spellEnd"/>
      <w:r w:rsidR="00AB7C3A">
        <w:rPr>
          <w:sz w:val="24"/>
          <w:szCs w:val="24"/>
        </w:rPr>
        <w:t xml:space="preserve"> and </w:t>
      </w:r>
      <w:proofErr w:type="spellStart"/>
      <w:r w:rsidR="00AB7C3A">
        <w:rPr>
          <w:sz w:val="24"/>
          <w:szCs w:val="24"/>
        </w:rPr>
        <w:t>Jetz</w:t>
      </w:r>
      <w:proofErr w:type="spellEnd"/>
      <w:r w:rsidR="00AB7C3A">
        <w:rPr>
          <w:sz w:val="24"/>
          <w:szCs w:val="24"/>
        </w:rPr>
        <w:t xml:space="preserve">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9"/>
    </w:p>
    <w:p w14:paraId="71033F34" w14:textId="08072B34" w:rsidR="00146F57" w:rsidRDefault="00D04776" w:rsidP="00FA753D">
      <w:r w:rsidRPr="00643806">
        <w:rPr>
          <w:b/>
        </w:rPr>
        <w:t xml:space="preserve">Table </w:t>
      </w:r>
      <w:r w:rsidRPr="008E4B9F">
        <w:rPr>
          <w:b/>
          <w:highlight w:val="red"/>
        </w:rPr>
        <w:t>2</w:t>
      </w:r>
      <w:r w:rsidRPr="00643806">
        <w:rPr>
          <w:b/>
        </w:rPr>
        <w:t>:</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14" w:name="figures"/>
      <w:r w:rsidRPr="00874A01">
        <w:rPr>
          <w:b/>
          <w:bCs/>
        </w:rPr>
        <w:lastRenderedPageBreak/>
        <w:t xml:space="preserve">Table </w:t>
      </w:r>
      <w:r w:rsidRPr="008E4B9F">
        <w:rPr>
          <w:b/>
          <w:bCs/>
          <w:highlight w:val="red"/>
        </w:rPr>
        <w:t>3</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14"/>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 xml:space="preserve">Figure </w:t>
      </w:r>
      <w:r w:rsidRPr="008E4B9F">
        <w:rPr>
          <w:b/>
          <w:highlight w:val="red"/>
        </w:rPr>
        <w:t>2</w:t>
      </w:r>
      <w:r w:rsidRPr="00242181">
        <w:rPr>
          <w:b/>
        </w:rPr>
        <w:t>:</w:t>
      </w:r>
      <w:r>
        <w:t xml:space="preserve"> </w:t>
      </w:r>
      <w:r w:rsidR="00F330A8" w:rsidRPr="00DE4BFD">
        <w:rPr>
          <w:highlight w:val="red"/>
        </w:rPr>
        <w:t>Frequency d</w:t>
      </w:r>
      <w:r w:rsidRPr="00DE4BFD">
        <w:rPr>
          <w:highlight w:val="red"/>
        </w:rPr>
        <w:t>istributions of (a) QDS- and (b) HDS-scale vascular plant species richness in the GCFR and SWAFR. (c) Scatter plot of mean QDS-scale richness (</w:t>
      </w:r>
      <m:oMath>
        <m:bar>
          <m:barPr>
            <m:pos m:val="top"/>
            <m:ctrlPr>
              <w:rPr>
                <w:rFonts w:ascii="Cambria Math" w:hAnsi="Cambria Math"/>
                <w:highlight w:val="red"/>
              </w:rPr>
            </m:ctrlPr>
          </m:barPr>
          <m:e>
            <m:r>
              <w:rPr>
                <w:rFonts w:ascii="Cambria Math" w:hAnsi="Cambria Math"/>
                <w:highlight w:val="red"/>
              </w:rPr>
              <m:t>S</m:t>
            </m:r>
          </m:e>
        </m:bar>
      </m:oMath>
      <w:r w:rsidRPr="00DE4BFD">
        <w:rPr>
          <w:highlight w:val="red"/>
          <w:vertAlign w:val="subscript"/>
        </w:rPr>
        <w:t>QDS</w:t>
      </w:r>
      <w:r w:rsidRPr="00DE4BFD">
        <w:rPr>
          <w:highlight w:val="red"/>
        </w:rPr>
        <w:t>) and turnover (</w:t>
      </w:r>
      <w:r w:rsidRPr="00DE4BFD">
        <w:rPr>
          <w:i/>
          <w:highlight w:val="red"/>
        </w:rPr>
        <w:t>T</w:t>
      </w:r>
      <w:r w:rsidRPr="00DE4BFD">
        <w:rPr>
          <w:highlight w:val="red"/>
          <w:vertAlign w:val="subscript"/>
        </w:rPr>
        <w:t>QDS</w:t>
      </w:r>
      <w:r w:rsidRPr="00DE4BFD">
        <w:rPr>
          <w:highlight w:val="red"/>
        </w:rPr>
        <w:t xml:space="preserve">) with contour lines denoting the </w:t>
      </w:r>
      <w:r w:rsidRPr="00DE4BFD">
        <w:rPr>
          <w:i/>
          <w:highlight w:val="red"/>
        </w:rPr>
        <w:t>S</w:t>
      </w:r>
      <w:r w:rsidRPr="00DE4BFD">
        <w:rPr>
          <w:highlight w:val="red"/>
          <w:vertAlign w:val="subscript"/>
        </w:rPr>
        <w:t>HDS</w:t>
      </w:r>
      <w:r w:rsidRPr="00DE4BFD">
        <w:rPr>
          <w:highlight w:val="red"/>
        </w:rPr>
        <w:t xml:space="preserve"> that arises as their sum. (d) The distribution of the turnover partition of </w:t>
      </w:r>
      <w:r w:rsidRPr="00DE4BFD">
        <w:rPr>
          <w:i/>
          <w:highlight w:val="red"/>
        </w:rPr>
        <w:t>S</w:t>
      </w:r>
      <w:r w:rsidRPr="00DE4BFD">
        <w:rPr>
          <w:highlight w:val="red"/>
          <w:vertAlign w:val="subscript"/>
        </w:rPr>
        <w:t>HDS</w:t>
      </w:r>
      <w:r w:rsidRPr="00DE4BFD">
        <w:rPr>
          <w:highlight w:val="red"/>
        </w:rPr>
        <w:t xml:space="preserve"> expressed as a proportion (</w:t>
      </w:r>
      <w:r w:rsidRPr="00DE4BFD">
        <w:rPr>
          <w:i/>
          <w:highlight w:val="red"/>
        </w:rPr>
        <w:t>T</w:t>
      </w:r>
      <w:r w:rsidRPr="00DE4BFD">
        <w:rPr>
          <w:highlight w:val="red"/>
          <w:vertAlign w:val="subscript"/>
        </w:rPr>
        <w:t>QDS</w:t>
      </w:r>
      <w:r w:rsidR="00211A46" w:rsidRPr="00DE4BFD">
        <w:rPr>
          <w:highlight w:val="red"/>
          <w:vertAlign w:val="subscript"/>
        </w:rPr>
        <w:t xml:space="preserve"> </w:t>
      </w:r>
      <w:r w:rsidR="00211A46" w:rsidRPr="00DE4BFD">
        <w:rPr>
          <w:highlight w:val="red"/>
        </w:rPr>
        <w:t>/</w:t>
      </w:r>
      <w:r w:rsidR="00211A46" w:rsidRPr="00DE4BFD">
        <w:rPr>
          <w:i/>
          <w:highlight w:val="red"/>
        </w:rPr>
        <w:t xml:space="preserve"> S</w:t>
      </w:r>
      <w:r w:rsidR="00211A46" w:rsidRPr="00DE4BFD">
        <w:rPr>
          <w:highlight w:val="red"/>
          <w:vertAlign w:val="subscript"/>
        </w:rPr>
        <w:t>HDS</w:t>
      </w:r>
      <w:r w:rsidR="00DB3FDF" w:rsidRPr="00DE4BFD">
        <w:rPr>
          <w:highlight w:val="red"/>
        </w:rPr>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517F578C"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2644F5">
        <w:t xml:space="preserve"> [</w:t>
      </w:r>
      <w:r w:rsidR="002644F5" w:rsidRPr="002644F5">
        <w:rPr>
          <w:highlight w:val="yellow"/>
        </w:rPr>
        <w:t>hotspots</w:t>
      </w:r>
      <w:r w:rsidR="002644F5">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15"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5938AC58">
            <wp:extent cx="5145000"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6E4549">
        <w:br w:type="page"/>
      </w:r>
    </w:p>
    <w:p w14:paraId="20EF5617" w14:textId="15703A38" w:rsidR="00A45444" w:rsidRPr="002C20EB" w:rsidRDefault="00A45444" w:rsidP="0074274A">
      <w:pPr>
        <w:pStyle w:val="BodyText"/>
      </w:pPr>
      <w:r w:rsidRPr="00242181">
        <w:rPr>
          <w:b/>
        </w:rPr>
        <w:lastRenderedPageBreak/>
        <w:t xml:space="preserve">Figure </w:t>
      </w:r>
      <w:r w:rsidRPr="008E4B9F">
        <w:rPr>
          <w:b/>
          <w:highlight w:val="red"/>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15"/>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2C20EB">
      <w:footerReference w:type="default" r:id="rId23"/>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19-10-06T09:02:00Z" w:initials="MC">
    <w:p w14:paraId="1A2D83B2" w14:textId="49140011" w:rsidR="00FC3AFE" w:rsidRDefault="00FC3AFE">
      <w:pPr>
        <w:pStyle w:val="CommentText"/>
      </w:pPr>
      <w:r>
        <w:rPr>
          <w:rStyle w:val="CommentReference"/>
        </w:rPr>
        <w:annotationRef/>
      </w:r>
      <w:r>
        <w:t>Does a woody component mean bigger individuals, lower density, lower species richness?</w:t>
      </w:r>
    </w:p>
  </w:comment>
  <w:comment w:id="4" w:author="Michael Cramer" w:date="2019-10-06T08:56:00Z" w:initials="MC">
    <w:p w14:paraId="0D85E42B" w14:textId="713185B3" w:rsidR="00FC3AFE" w:rsidRDefault="00FC3AFE">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 xml:space="preserve">/fy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5" w:author="Ruan Van Mazijk" w:date="2019-10-07T15:43:00Z" w:initials="RVM">
    <w:p w14:paraId="50E697F5" w14:textId="121413FD" w:rsidR="00FC3AFE" w:rsidRDefault="00FC3AFE">
      <w:pPr>
        <w:pStyle w:val="CommentText"/>
      </w:pPr>
      <w:r>
        <w:rPr>
          <w:rStyle w:val="CommentReference"/>
        </w:rPr>
        <w:annotationRef/>
      </w:r>
      <w:r>
        <w:t>This is a good point</w:t>
      </w:r>
      <w:r>
        <w:t>…</w:t>
      </w:r>
      <w:r>
        <w:t xml:space="preserve"> Shall we chat more about this at some point?</w:t>
      </w:r>
    </w:p>
  </w:comment>
  <w:comment w:id="10" w:author="Michael Cramer" w:date="2019-12-03T08:28:00Z" w:initials="MC">
    <w:p w14:paraId="7BAA7050" w14:textId="1B13D596" w:rsidR="00FC3AFE" w:rsidRDefault="00FC3AFE">
      <w:pPr>
        <w:pStyle w:val="CommentText"/>
      </w:pPr>
      <w:r>
        <w:rPr>
          <w:rStyle w:val="CommentReference"/>
        </w:rPr>
        <w:annotationRef/>
      </w:r>
      <w:r>
        <w:t>I am not at all convinced by this argument. Isn</w:t>
      </w:r>
      <w:r>
        <w:t>’</w:t>
      </w:r>
      <w:r>
        <w:t>t this just a necessary consequence of data aggregation?</w:t>
      </w:r>
    </w:p>
  </w:comment>
  <w:comment w:id="11" w:author="Michael Cramer" w:date="2019-12-03T08:42:00Z" w:initials="MC">
    <w:p w14:paraId="6DD55F01" w14:textId="4C4083CF" w:rsidR="00FC3AFE" w:rsidRDefault="00FC3AFE">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12" w:author="Michael Cramer" w:date="2019-12-03T10:43:00Z" w:initials="MC">
    <w:p w14:paraId="5F3E149F" w14:textId="3A190E4D" w:rsidR="00FC3AFE" w:rsidRDefault="00FC3AFE">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of species richness by anthropogenic imports.</w:t>
      </w:r>
      <w:bookmarkStart w:id="13" w:name="_GoBack"/>
      <w:bookmarkEnd w:id="13"/>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2D83B2" w15:done="0"/>
  <w15:commentEx w15:paraId="0D85E42B" w15:done="0"/>
  <w15:commentEx w15:paraId="50E697F5" w15:paraIdParent="0D85E42B" w15:done="0"/>
  <w15:commentEx w15:paraId="7BAA7050" w15:done="0"/>
  <w15:commentEx w15:paraId="6DD55F01" w15:done="0"/>
  <w15:commentEx w15:paraId="5F3E14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2D83B2" w16cid:durableId="21442C0E"/>
  <w16cid:commentId w16cid:paraId="0D85E42B" w16cid:durableId="21442AB3"/>
  <w16cid:commentId w16cid:paraId="50E697F5" w16cid:durableId="2145DB8F"/>
  <w16cid:commentId w16cid:paraId="7BAA7050" w16cid:durableId="21909B1E"/>
  <w16cid:commentId w16cid:paraId="6DD55F01" w16cid:durableId="21909E66"/>
  <w16cid:commentId w16cid:paraId="5F3E149F" w16cid:durableId="2190BA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900302" w14:textId="77777777" w:rsidR="00100E49" w:rsidRDefault="00100E49">
      <w:pPr>
        <w:spacing w:after="0"/>
      </w:pPr>
      <w:r>
        <w:separator/>
      </w:r>
    </w:p>
  </w:endnote>
  <w:endnote w:type="continuationSeparator" w:id="0">
    <w:p w14:paraId="0EFE4580" w14:textId="77777777" w:rsidR="00100E49" w:rsidRDefault="00100E49">
      <w:pPr>
        <w:spacing w:after="0"/>
      </w:pPr>
      <w:r>
        <w:continuationSeparator/>
      </w:r>
    </w:p>
  </w:endnote>
  <w:endnote w:type="continuationNotice" w:id="1">
    <w:p w14:paraId="2C26A275" w14:textId="77777777" w:rsidR="00100E49" w:rsidRDefault="00100E4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C3AFE" w:rsidRDefault="00FC3AF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C3AFE" w:rsidRDefault="00FC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7CE7F4" w14:textId="77777777" w:rsidR="00100E49" w:rsidRDefault="00100E49">
      <w:r>
        <w:separator/>
      </w:r>
    </w:p>
  </w:footnote>
  <w:footnote w:type="continuationSeparator" w:id="0">
    <w:p w14:paraId="5E009AA1" w14:textId="77777777" w:rsidR="00100E49" w:rsidRDefault="00100E49">
      <w:r>
        <w:continuationSeparator/>
      </w:r>
    </w:p>
  </w:footnote>
  <w:footnote w:type="continuationNotice" w:id="1">
    <w:p w14:paraId="1D1F498C" w14:textId="77777777" w:rsidR="00100E49" w:rsidRDefault="00100E49">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0E49"/>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6E4"/>
    <w:rsid w:val="00253F7E"/>
    <w:rsid w:val="00254F18"/>
    <w:rsid w:val="002565DD"/>
    <w:rsid w:val="002566BD"/>
    <w:rsid w:val="00257896"/>
    <w:rsid w:val="00257D86"/>
    <w:rsid w:val="002604CE"/>
    <w:rsid w:val="00261A54"/>
    <w:rsid w:val="002624D4"/>
    <w:rsid w:val="002626CC"/>
    <w:rsid w:val="00262EF2"/>
    <w:rsid w:val="00262F02"/>
    <w:rsid w:val="002644D2"/>
    <w:rsid w:val="002644F5"/>
    <w:rsid w:val="002658EC"/>
    <w:rsid w:val="00265947"/>
    <w:rsid w:val="00267348"/>
    <w:rsid w:val="00270A25"/>
    <w:rsid w:val="00270B4B"/>
    <w:rsid w:val="002711B7"/>
    <w:rsid w:val="00271377"/>
    <w:rsid w:val="00272E07"/>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655F"/>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67B4"/>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446D"/>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2793F"/>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6620"/>
    <w:rsid w:val="006B6A2E"/>
    <w:rsid w:val="006B6D35"/>
    <w:rsid w:val="006B6D5E"/>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A5A"/>
    <w:rsid w:val="006D6FEA"/>
    <w:rsid w:val="006D73B6"/>
    <w:rsid w:val="006E039C"/>
    <w:rsid w:val="006E35D4"/>
    <w:rsid w:val="006E4549"/>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372"/>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0BD"/>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48"/>
    <w:rsid w:val="00CC1A42"/>
    <w:rsid w:val="00CC2706"/>
    <w:rsid w:val="00CC3BF9"/>
    <w:rsid w:val="00CC4049"/>
    <w:rsid w:val="00CC43D5"/>
    <w:rsid w:val="00CC4536"/>
    <w:rsid w:val="00CC531D"/>
    <w:rsid w:val="00CC5DCB"/>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2E5F"/>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B7E22"/>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6C0DB1-A835-455D-9722-455E7020F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0</TotalTime>
  <Pages>21</Pages>
  <Words>11729</Words>
  <Characters>66860</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843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67</cp:revision>
  <cp:lastPrinted>2020-01-06T10:27:00Z</cp:lastPrinted>
  <dcterms:created xsi:type="dcterms:W3CDTF">2019-12-03T09:32:00Z</dcterms:created>
  <dcterms:modified xsi:type="dcterms:W3CDTF">2020-01-07T1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